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0" w:name="OLE_LINK6"/>
      <w:bookmarkStart w:id="1" w:name="OLE_LINK7"/>
      <w:r>
        <w:rPr>
          <w:vertAlign w:val="superscript"/>
        </w:rPr>
        <w:t>2</w:t>
      </w:r>
      <w:r>
        <w:t>School of Architecture, University of Waterloo, Canada</w:t>
      </w:r>
    </w:p>
    <w:bookmarkEnd w:id="0"/>
    <w:bookmarkEnd w:id="1"/>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4799335B" w:rsidR="0024337D" w:rsidRPr="007268F9" w:rsidRDefault="0024337D" w:rsidP="0024337D">
      <w:bookmarkStart w:id="2" w:name="OLE_LINK1"/>
      <w:bookmarkStart w:id="3"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 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2"/>
    <w:bookmarkEnd w:id="3"/>
    <w:p w14:paraId="79E30A2E" w14:textId="67830E75" w:rsidR="004F7E72" w:rsidRDefault="00A85128" w:rsidP="007268F9">
      <w:pPr>
        <w:pStyle w:val="Heading1"/>
      </w:pPr>
      <w:r>
        <w:t>Introduction</w:t>
      </w:r>
    </w:p>
    <w:p w14:paraId="160A9228" w14:textId="35355D37"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0C49A08D" w:rsidR="00895731"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840EF8">
        <w:t>Adoption of</w:t>
      </w:r>
      <w:r w:rsidR="005D436F">
        <w:t xml:space="preserve"> residential air conditioning </w:t>
      </w:r>
      <w:r w:rsidR="00895731">
        <w:t>correlates to a</w:t>
      </w:r>
      <w:r w:rsidR="005D436F">
        <w:t xml:space="preserve"> </w:t>
      </w:r>
      <w:r w:rsidR="00840EF8">
        <w:t xml:space="preserve">75% </w:t>
      </w:r>
      <w:r w:rsidR="005D436F">
        <w:t xml:space="preserve">reduction </w:t>
      </w:r>
      <w:r w:rsidR="00840EF8">
        <w:t>in</w:t>
      </w:r>
      <w:r w:rsidR="005D436F">
        <w:t xml:space="preserve"> </w:t>
      </w:r>
      <w:r w:rsidR="00840EF8">
        <w:t xml:space="preserve">heat-related </w:t>
      </w:r>
      <w:r w:rsidR="005D436F">
        <w:t xml:space="preserve">mortality </w:t>
      </w:r>
      <w:r w:rsidR="00840EF8">
        <w:t>in the U.S. since 1960</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r w:rsidR="00840EF8">
        <w:t>are</w:t>
      </w:r>
      <w:r>
        <w:t xml:space="preserve"> energy intensive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r w:rsidR="007676DE">
        <w:t xml:space="preserve"> An average U.S. home of approximately 170 m</w:t>
      </w:r>
      <w:r w:rsidR="007676DE">
        <w:rPr>
          <w:vertAlign w:val="superscript"/>
        </w:rPr>
        <w:t>2</w:t>
      </w:r>
      <w:r w:rsidR="007676DE">
        <w:t xml:space="preserve"> </w:t>
      </w:r>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r w:rsidR="007676DE">
        <w:t xml:space="preserve"> will require a 3 ton air conditioner</w:t>
      </w:r>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r w:rsidR="00895731">
        <w:t xml:space="preserve"> </w:t>
      </w:r>
      <w:r w:rsidR="007676DE">
        <w:t>and a 70,000 B</w:t>
      </w:r>
      <w:r w:rsidR="00B44D84">
        <w:t>tu</w:t>
      </w:r>
      <w:r w:rsidR="007676DE">
        <w:t>/h gas furnace</w:t>
      </w:r>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r w:rsidR="007676DE">
        <w:t xml:space="preserve">. This equates to </w:t>
      </w:r>
      <w:r w:rsidR="00290AB3">
        <w:t xml:space="preserve">a power draw of </w:t>
      </w:r>
      <w:r w:rsidR="007676DE">
        <w:t xml:space="preserve">around 10 kW </w:t>
      </w:r>
      <w:r w:rsidR="001A5768">
        <w:t>and</w:t>
      </w:r>
      <w:r w:rsidR="007676DE">
        <w:t xml:space="preserve"> 21 kW for </w:t>
      </w:r>
      <w:r w:rsidR="001A5768">
        <w:t xml:space="preserve">centralized cooling and </w:t>
      </w:r>
      <w:r w:rsidR="007676DE">
        <w:t>heating</w:t>
      </w:r>
      <w:r w:rsidR="001A5768">
        <w:t xml:space="preserve"> respectively</w:t>
      </w:r>
      <w:r w:rsidR="007676DE">
        <w:t xml:space="preserve">. </w:t>
      </w:r>
      <w:r w:rsidR="00840EF8">
        <w:t>For comparison, t</w:t>
      </w:r>
      <w:r w:rsidR="00D37E0D">
        <w:t xml:space="preserve">he power rating of a portable or window air conditioning unit </w:t>
      </w:r>
      <w:r w:rsidR="00615859">
        <w:t xml:space="preserve">can be as high as </w:t>
      </w:r>
      <w:r w:rsidR="00D37E0D">
        <w:t>4.8 kW</w:t>
      </w:r>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r w:rsidR="00D37E0D">
        <w:t xml:space="preserve"> and that of a portable space heater </w:t>
      </w:r>
      <w:r w:rsidR="00615859">
        <w:t xml:space="preserve">can be up to </w:t>
      </w:r>
      <w:r w:rsidR="00D37E0D">
        <w:t>1.5 kW</w:t>
      </w:r>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r w:rsidR="00840EF8">
        <w:t>, but these are designed for much smaller space volumes, like a single room</w:t>
      </w:r>
      <w:r w:rsidR="00D37E0D">
        <w:t>.</w:t>
      </w:r>
      <w:r w:rsidR="00F94423">
        <w:t xml:space="preserve"> </w:t>
      </w:r>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159018B7"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28198292" w:rsidR="004F7E72" w:rsidRDefault="004F7E72" w:rsidP="004F7E72">
      <w:r>
        <w:t>Fans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6A780F4B"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13F856B7"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r w:rsidR="00F94919">
        <w:t>,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1EEEF9A0" w:rsidR="00483565"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62DC716C" w:rsidR="00F15671" w:rsidRDefault="00483565" w:rsidP="007D128D">
      <w:r>
        <w:t xml:space="preserve">For the 2021 Texas power crisis, we also modeled the impact of coupling low-energy and passive heating interventions with heating setpoint reductions as a way to reduce demand on the electric </w:t>
      </w:r>
      <w:r>
        <w:lastRenderedPageBreak/>
        <w:t xml:space="preserve">grid. We modeled the heating intervention and heating setpoint reductions from 10:00 pm on February 13 until 7:00 am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4" w:name="_Ref153360977"/>
      <w:r>
        <w:t xml:space="preserve">Fig. </w:t>
      </w:r>
      <w:fldSimple w:instr=" SEQ Fig. \* ARABIC ">
        <w:r>
          <w:rPr>
            <w:noProof/>
          </w:rPr>
          <w:t>1</w:t>
        </w:r>
      </w:fldSimple>
      <w:bookmarkEnd w:id="4"/>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4448E6ED">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5089F51" w:rsidR="00667D9A" w:rsidRDefault="004F7E72" w:rsidP="004F7E72">
      <w:r>
        <w:lastRenderedPageBreak/>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5" w:name="OLE_LINK2"/>
      <w:bookmarkStart w:id="6" w:name="OLE_LINK3"/>
      <w:r>
        <w:t>6</w:t>
      </w:r>
      <w:r w:rsidRPr="00072C63">
        <w:t>°</w:t>
      </w:r>
      <w:r>
        <w:t>C</w:t>
      </w:r>
      <w:bookmarkEnd w:id="5"/>
      <w:bookmarkEnd w:id="6"/>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C8C15D8" w14:textId="77777777" w:rsidR="005F13FD" w:rsidRDefault="005F13FD" w:rsidP="005F13FD">
      <w:pPr>
        <w:pStyle w:val="Caption"/>
        <w:keepNext/>
        <w:jc w:val="left"/>
      </w:pPr>
      <w:r>
        <w:t xml:space="preserve">Fig. </w:t>
      </w:r>
      <w:fldSimple w:instr=" SEQ Fig. \* ARABIC ">
        <w:r>
          <w:rPr>
            <w:noProof/>
          </w:rPr>
          <w:t>2</w:t>
        </w:r>
      </w:fldSimple>
      <w:r w:rsidRPr="00E114F4">
        <w:t>: Application of laboratory results</w:t>
      </w:r>
      <w:r>
        <w:t xml:space="preserve"> of heating and cooling effects</w:t>
      </w:r>
      <w:r w:rsidRPr="00E114F4">
        <w:t xml:space="preserve"> to two historical case studies</w:t>
      </w:r>
      <w:r>
        <w:t xml:space="preserve"> to model sleep 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098F8A39"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xml:space="preserve">. time series of modeled indoor temperatures with and without heating or cooling effects caused by selected interventions and ii. Sleep time (10 p.m. – </w:t>
      </w:r>
      <w:r w:rsidRPr="008C467B">
        <w:rPr>
          <w:i/>
          <w:iCs/>
          <w:sz w:val="18"/>
          <w:szCs w:val="18"/>
        </w:rPr>
        <w:lastRenderedPageBreak/>
        <w:t>7 a.m.) heat or cold exposure based on the World Health Organization (WHO)’s indoor minimal risk temperature guideline. The higher the sleep time heat/cold exposure the more potentially hazardous is the situation.</w:t>
      </w:r>
    </w:p>
    <w:p w14:paraId="6FB3B413" w14:textId="5790C2A1" w:rsidR="007B66CB" w:rsidRDefault="004F7E72" w:rsidP="00852A7D">
      <w:r>
        <w:t>On the cooling side, only two of the four passive strategies had a measurable cooling effect in isolation. Removing bedding and removing the mattress had a cooling effect of about 1</w:t>
      </w:r>
      <w:bookmarkStart w:id="7" w:name="_Hlk121923253"/>
      <w:bookmarkStart w:id="8" w:name="OLE_LINK4"/>
      <w:r w:rsidRPr="00072C63">
        <w:t>°</w:t>
      </w:r>
      <w:r>
        <w:t>C</w:t>
      </w:r>
      <w:bookmarkEnd w:id="7"/>
      <w:bookmarkEnd w:id="8"/>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EAE05F1"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 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d</w:t>
      </w:r>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 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1606AC33" w:rsidR="00667D9A" w:rsidRDefault="00667D9A" w:rsidP="00852A7D">
      <w:pPr>
        <w:pStyle w:val="Caption"/>
        <w:keepNext/>
      </w:pPr>
      <w:bookmarkStart w:id="9" w:name="_Ref153359540"/>
      <w:r>
        <w:lastRenderedPageBreak/>
        <w:t xml:space="preserve">Fig. </w:t>
      </w:r>
      <w:fldSimple w:instr=" SEQ Fig. \* ARABIC ">
        <w:r>
          <w:rPr>
            <w:noProof/>
          </w:rPr>
          <w:t>3</w:t>
        </w:r>
      </w:fldSimple>
      <w:bookmarkEnd w:id="9"/>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2670A911" w:rsidR="00667D9A" w:rsidRPr="00483565" w:rsidRDefault="00667D9A" w:rsidP="00852A7D">
      <w:pPr>
        <w:pStyle w:val="Caption"/>
      </w:pPr>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6607C52C"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r w:rsidR="00880778">
        <w:t xml:space="preserve"> </w:t>
      </w:r>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our most effective low-</w:t>
      </w:r>
      <w:r w:rsidR="0089601C">
        <w:lastRenderedPageBreak/>
        <w:t>energy cooling</w:t>
      </w:r>
      <w:r w:rsidR="00876193">
        <w:t xml:space="preserve"> (ceiling fan) and 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2C9C947D"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 when available.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d still expect a higher contact surface area with clothing or bedding </w:t>
      </w:r>
      <w:r w:rsidR="00876193">
        <w:t>compared to</w:t>
      </w:r>
      <w:r w:rsidR="00C62952">
        <w:t xml:space="preserve"> the mattress. </w:t>
      </w:r>
    </w:p>
    <w:p w14:paraId="468FFDA6" w14:textId="477814E4" w:rsidR="005A493A" w:rsidRPr="00852A7D" w:rsidRDefault="005A493A" w:rsidP="005A493A">
      <w:pPr>
        <w:spacing w:before="240"/>
      </w:pPr>
      <w:r w:rsidRPr="00852A7D">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ly likely</w:t>
      </w:r>
      <w:r w:rsidRPr="00852A7D">
        <w:t xml:space="preserve"> not perceivable, but this is an area for further research. </w:t>
      </w:r>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w:t>
      </w:r>
      <w:r>
        <w:lastRenderedPageBreak/>
        <w:t>thermal manikin and elevated it</w:t>
      </w:r>
      <w:r w:rsidR="00470A67">
        <w:t xml:space="preserve"> with wood blocks</w:t>
      </w:r>
      <w:r>
        <w:t xml:space="preserve">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 w:name="_Ref138199049"/>
      <w:r>
        <w:t xml:space="preserve">Table </w:t>
      </w:r>
      <w:fldSimple w:instr=" SEQ Table \* ARABIC ">
        <w:r>
          <w:rPr>
            <w:noProof/>
          </w:rPr>
          <w:t>1</w:t>
        </w:r>
      </w:fldSimple>
      <w:bookmarkEnd w:id="10"/>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D0129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1"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1"/>
    </w:p>
    <w:p w14:paraId="54AEFC4B" w14:textId="77777777" w:rsidR="005C4BAF" w:rsidRDefault="005C4BAF" w:rsidP="005C4BAF">
      <w:pPr>
        <w:spacing w:after="0" w:line="240" w:lineRule="auto"/>
        <w:jc w:val="left"/>
      </w:pPr>
      <w:bookmarkStart w:id="12" w:name="_Ref138200705"/>
      <w:r w:rsidRPr="00667D9A">
        <w:rPr>
          <w:i/>
          <w:iCs/>
          <w:sz w:val="18"/>
          <w:szCs w:val="18"/>
        </w:rPr>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2"/>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D0129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3" w:name="_Ref121554541"/>
      <w:bookmarkStart w:id="14"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3"/>
      <w:bookmarkEnd w:id="14"/>
    </w:p>
    <w:p w14:paraId="1A5665D9" w14:textId="77777777" w:rsidR="00003EB6" w:rsidRDefault="00003EB6" w:rsidP="00003EB6">
      <w:pPr>
        <w:pStyle w:val="Caption"/>
        <w:keepNext/>
      </w:pPr>
      <w:bookmarkStart w:id="15" w:name="_Ref153362104"/>
      <w:r>
        <w:lastRenderedPageBreak/>
        <w:t xml:space="preserve">Fig. </w:t>
      </w:r>
      <w:fldSimple w:instr=" SEQ Fig. \* ARABIC ">
        <w:r>
          <w:rPr>
            <w:noProof/>
          </w:rPr>
          <w:t>4</w:t>
        </w:r>
      </w:fldSimple>
      <w:bookmarkEnd w:id="15"/>
      <w:r>
        <w:t>: Baseline condition</w:t>
      </w:r>
    </w:p>
    <w:p w14:paraId="7F8DFFA2" w14:textId="77777777" w:rsidR="00003EB6" w:rsidRDefault="00003EB6" w:rsidP="00003EB6">
      <w:pPr>
        <w:keepNext/>
        <w:spacing w:line="240" w:lineRule="auto"/>
      </w:pPr>
      <w:r>
        <w:rPr>
          <w:noProof/>
          <w:lang w:eastAsia="zh-CN"/>
        </w:rPr>
        <w:drawing>
          <wp:inline distT="0" distB="0" distL="0" distR="0" wp14:anchorId="3C685252" wp14:editId="092ADE92">
            <wp:extent cx="2971800" cy="2679700"/>
            <wp:effectExtent l="0" t="0" r="0" b="0"/>
            <wp:docPr id="990830684" name="Picture 9908306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264174F" w14:textId="1EC7C590" w:rsidR="00003EB6" w:rsidRDefault="00003EB6" w:rsidP="00852A7D">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rPr>
          <w:i w:val="0"/>
          <w:iCs w:val="0"/>
        </w:rPr>
        <w:fldChar w:fldCharType="begin"/>
      </w:r>
      <w:r w:rsidRPr="0084123E">
        <w:instrText xml:space="preserve"> REF _Ref123065519 \h </w:instrText>
      </w:r>
      <w:r>
        <w:instrText xml:space="preserve"> \* MERGEFORMAT </w:instrText>
      </w:r>
      <w:r w:rsidRPr="0084123E">
        <w:rPr>
          <w:i w:val="0"/>
          <w:iCs w:val="0"/>
        </w:rPr>
      </w:r>
      <w:r w:rsidRPr="0084123E">
        <w:rPr>
          <w:i w:val="0"/>
          <w:iCs w:val="0"/>
        </w:rPr>
        <w:fldChar w:fldCharType="separate"/>
      </w:r>
      <w:r w:rsidRPr="0084123E">
        <w:t>(</w:t>
      </w:r>
      <w:r w:rsidRPr="0084123E">
        <w:rPr>
          <w:noProof/>
        </w:rPr>
        <w:t>2</w:t>
      </w:r>
      <w:r w:rsidRPr="0084123E">
        <w:t>)</w:t>
      </w:r>
      <w:r w:rsidRPr="0084123E">
        <w:rPr>
          <w:i w:val="0"/>
          <w:iCs w:val="0"/>
        </w:rPr>
        <w:fldChar w:fldCharType="end"/>
      </w:r>
      <w:r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6" w:name="_Ref138204030"/>
    </w:p>
    <w:p w14:paraId="58F12250" w14:textId="6792654B" w:rsidR="00483565" w:rsidRDefault="00483565" w:rsidP="00483565">
      <w:pPr>
        <w:pStyle w:val="Caption"/>
        <w:keepNext/>
      </w:pPr>
      <w:bookmarkStart w:id="17" w:name="_Ref153362064"/>
      <w:bookmarkEnd w:id="16"/>
      <w:r>
        <w:lastRenderedPageBreak/>
        <w:t xml:space="preserve">Fig. </w:t>
      </w:r>
      <w:fldSimple w:instr=" SEQ Fig. \* ARABIC ">
        <w:r>
          <w:rPr>
            <w:noProof/>
          </w:rPr>
          <w:t>5</w:t>
        </w:r>
      </w:fldSimple>
      <w:bookmarkEnd w:id="17"/>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6AD7A28F">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8"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19" w:name="_Ref153362083"/>
      <w:bookmarkEnd w:id="18"/>
      <w:r>
        <w:lastRenderedPageBreak/>
        <w:t xml:space="preserve">Fig. </w:t>
      </w:r>
      <w:fldSimple w:instr=" SEQ Fig. \* ARABIC ">
        <w:r>
          <w:rPr>
            <w:noProof/>
          </w:rPr>
          <w:t>6</w:t>
        </w:r>
      </w:fldSimple>
      <w:bookmarkEnd w:id="19"/>
      <w:r>
        <w:t>: Experimental conditions</w:t>
      </w:r>
    </w:p>
    <w:p w14:paraId="141A1308" w14:textId="33FB32F8" w:rsidR="001C16F3" w:rsidRDefault="001C16F3" w:rsidP="001C16F3">
      <w:pPr>
        <w:pStyle w:val="Heading2"/>
      </w:pPr>
    </w:p>
    <w:p w14:paraId="1DFD28FC" w14:textId="0029CB27" w:rsidR="001C16F3" w:rsidRPr="001C16F3" w:rsidRDefault="001C16F3" w:rsidP="001C16F3">
      <w:pPr>
        <w:pStyle w:val="Caption"/>
      </w:pPr>
      <w:bookmarkStart w:id="20"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20"/>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lastRenderedPageBreak/>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6FEF96FE" w14:textId="00AA2F0A" w:rsidR="00C934D3"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21" w:name="_Ref153362030"/>
      <w:r>
        <w:lastRenderedPageBreak/>
        <w:t xml:space="preserve">Fig. </w:t>
      </w:r>
      <w:fldSimple w:instr=" SEQ Fig. \* ARABIC ">
        <w:r>
          <w:rPr>
            <w:noProof/>
          </w:rPr>
          <w:t>7</w:t>
        </w:r>
      </w:fldSimple>
      <w:bookmarkEnd w:id="21"/>
      <w:r>
        <w:t>: Air speed over the bed</w:t>
      </w:r>
    </w:p>
    <w:p w14:paraId="44DA126A" w14:textId="77777777" w:rsidR="001C16F3" w:rsidRDefault="001C16F3" w:rsidP="001C16F3">
      <w:pPr>
        <w:keepNext/>
      </w:pPr>
      <w:r>
        <w:rPr>
          <w:noProof/>
          <w:lang w:eastAsia="zh-CN"/>
        </w:rPr>
        <w:drawing>
          <wp:inline distT="0" distB="0" distL="0" distR="0" wp14:anchorId="341A1FD5" wp14:editId="1BDB39E6">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22"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22"/>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D0129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07BF4127"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w:t>
      </w:r>
      <w:r>
        <w:lastRenderedPageBreak/>
        <w:t xml:space="preserve">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w:t>
      </w:r>
      <w:r>
        <w:lastRenderedPageBreak/>
        <w:t>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D0129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23" w:name="_Ref121554562"/>
      <w:r>
        <w:t>(</w:t>
      </w:r>
      <w:fldSimple w:instr=" SEQ ( \* ARABIC ">
        <w:r>
          <w:rPr>
            <w:noProof/>
          </w:rPr>
          <w:t>3</w:t>
        </w:r>
      </w:fldSimple>
      <w:r>
        <w:t>)</w:t>
      </w:r>
      <w:bookmarkEnd w:id="23"/>
    </w:p>
    <w:p w14:paraId="1895815D" w14:textId="4F332592"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73DE65BF"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 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lastRenderedPageBreak/>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lastRenderedPageBreak/>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2C975C31"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w:t>
      </w:r>
      <w:r>
        <w:lastRenderedPageBreak/>
        <w:t xml:space="preserve">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and Dr. Carlos Duarte with CBE for his help estimating the power rating of conventional HVAC systems</w:t>
      </w:r>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6"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C2B5963"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17" w:history="1">
        <w:r w:rsidR="004214D0" w:rsidRPr="00DE04C1">
          <w:rPr>
            <w:rStyle w:val="Hyperlink"/>
          </w:rPr>
          <w:t>https://github.com/anaijazi/thermalManikinSlee</w:t>
        </w:r>
      </w:hyperlink>
    </w:p>
    <w:sectPr w:rsidR="00AD6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E04B2" w14:textId="77777777" w:rsidR="006B5AE0" w:rsidRDefault="006B5AE0" w:rsidP="00D37EB0">
      <w:pPr>
        <w:spacing w:after="0" w:line="240" w:lineRule="auto"/>
      </w:pPr>
      <w:r>
        <w:separator/>
      </w:r>
    </w:p>
  </w:endnote>
  <w:endnote w:type="continuationSeparator" w:id="0">
    <w:p w14:paraId="00152A33" w14:textId="77777777" w:rsidR="006B5AE0" w:rsidRDefault="006B5AE0"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9BAC1" w14:textId="77777777" w:rsidR="006B5AE0" w:rsidRDefault="006B5AE0" w:rsidP="00D37EB0">
      <w:pPr>
        <w:spacing w:after="0" w:line="240" w:lineRule="auto"/>
      </w:pPr>
      <w:r>
        <w:separator/>
      </w:r>
    </w:p>
  </w:footnote>
  <w:footnote w:type="continuationSeparator" w:id="0">
    <w:p w14:paraId="08F5AF7F" w14:textId="77777777" w:rsidR="006B5AE0" w:rsidRDefault="006B5AE0"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6A7D"/>
    <w:rsid w:val="00050481"/>
    <w:rsid w:val="00050CB2"/>
    <w:rsid w:val="00061E9B"/>
    <w:rsid w:val="00070C4D"/>
    <w:rsid w:val="00071641"/>
    <w:rsid w:val="000777C3"/>
    <w:rsid w:val="00091AA4"/>
    <w:rsid w:val="000A1551"/>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752D2"/>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B5AE0"/>
    <w:rsid w:val="006D0622"/>
    <w:rsid w:val="006D4B2A"/>
    <w:rsid w:val="006D4D1D"/>
    <w:rsid w:val="006E4A2D"/>
    <w:rsid w:val="00711CDA"/>
    <w:rsid w:val="007237C0"/>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60B15"/>
    <w:rsid w:val="00A6530B"/>
    <w:rsid w:val="00A6595D"/>
    <w:rsid w:val="00A66AAB"/>
    <w:rsid w:val="00A7445D"/>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2C39"/>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7223"/>
    <w:rsid w:val="00DF66D6"/>
    <w:rsid w:val="00DF6708"/>
    <w:rsid w:val="00E112B3"/>
    <w:rsid w:val="00E114F4"/>
    <w:rsid w:val="00E12277"/>
    <w:rsid w:val="00E1350B"/>
    <w:rsid w:val="00E21585"/>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anaijazi/thermalManikinSlee" TargetMode="External"/><Relationship Id="rId2" Type="http://schemas.openxmlformats.org/officeDocument/2006/relationships/numbering" Target="numbering.xml"/><Relationship Id="rId16" Type="http://schemas.openxmlformats.org/officeDocument/2006/relationships/hyperlink" Target="mailto:schiavon@berkeley.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41905</Words>
  <Characters>238862</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cp:revision>
  <dcterms:created xsi:type="dcterms:W3CDTF">2024-01-03T16:00:00Z</dcterms:created>
  <dcterms:modified xsi:type="dcterms:W3CDTF">2024-02-04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